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AAB8DB" w14:textId="22730583" w:rsidR="00261937" w:rsidRDefault="00C47A5F">
      <w:r>
        <w:t xml:space="preserve"> Most of the diet by biomass was aquatic </w:t>
      </w:r>
      <w:r>
        <w:fldChar w:fldCharType="begin"/>
      </w:r>
      <w:r>
        <w:instrText xml:space="preserve"> ADDIN ZOTERO_ITEM CSL_CITATION {"citationID":"drOucrp7","properties":{"formattedCitation":"(Mengelkoch et al., 2004)","plainCitation":"(Mengelkoch et al., 2004)","noteIndex":0},"citationItems":[{"id":208,"uris":["http://zotero.org/users/3289625/items/N5VQ2PJ3"],"uri":["http://zotero.org/users/3289625/items/N5VQ2PJ3"],"itemData":{"id":208,"type":"article-journal","abstract":"Manuscript received 18 April 2003; accepted 13 November 2003. 3 Corresponding author. E-mail: gniemi@nrri.umn. edu the nestling. The mean number of odonates in the nestling Tree Swallows’ diet increased exponentially as the percentage of open water and open water ϩ cattail marsh increased within a 400-m foraging radius.","container-title":"The Condor","language":"en","page":"423-429","source":"Zotero","title":"DIET OF THE NESTLING TREE SWALLOW","volume":"106","author":[{"family":"Mengelkoch","given":"Jean M"},{"family":"Niemi","given":"Gerald J"},{"family":"Regal","given":"Ronald R"}],"issued":{"date-parts":[["2004"]]}}}],"schema":"https://github.com/citation-style-language/schema/raw/master/csl-citation.json"} </w:instrText>
      </w:r>
      <w:r>
        <w:fldChar w:fldCharType="separate"/>
      </w:r>
      <w:r>
        <w:rPr>
          <w:noProof/>
        </w:rPr>
        <w:t>(Mengelkoch et al., 2004)</w:t>
      </w:r>
      <w:r>
        <w:fldChar w:fldCharType="end"/>
      </w:r>
    </w:p>
    <w:p w14:paraId="31A73487" w14:textId="7696F2E2" w:rsidR="00C47A5F" w:rsidRDefault="00C47A5F"/>
    <w:p w14:paraId="17F0D21F" w14:textId="6537CEFD" w:rsidR="00C47A5F" w:rsidRDefault="00C47A5F">
      <w:r>
        <w:t>Adults:</w:t>
      </w:r>
    </w:p>
    <w:p w14:paraId="290C9D46" w14:textId="0F3C9384" w:rsidR="00C47A5F" w:rsidRDefault="00C47A5F" w:rsidP="00C47A5F">
      <w:pPr>
        <w:pStyle w:val="ListParagraph"/>
        <w:numPr>
          <w:ilvl w:val="0"/>
          <w:numId w:val="1"/>
        </w:numPr>
      </w:pPr>
      <w:r>
        <w:t>Diptera</w:t>
      </w:r>
    </w:p>
    <w:p w14:paraId="21F3D94A" w14:textId="050E58A5" w:rsidR="00C47A5F" w:rsidRDefault="00C47A5F" w:rsidP="00C47A5F">
      <w:pPr>
        <w:pStyle w:val="ListParagraph"/>
        <w:numPr>
          <w:ilvl w:val="0"/>
          <w:numId w:val="1"/>
        </w:numPr>
      </w:pPr>
      <w:r>
        <w:t>Mayflies</w:t>
      </w:r>
    </w:p>
    <w:p w14:paraId="5D287A2E" w14:textId="77777777" w:rsidR="00C47A5F" w:rsidRDefault="00C47A5F" w:rsidP="00C47A5F">
      <w:pPr>
        <w:pStyle w:val="ListParagraph"/>
        <w:numPr>
          <w:ilvl w:val="0"/>
          <w:numId w:val="1"/>
        </w:numPr>
      </w:pPr>
      <w:r>
        <w:t>Odonata</w:t>
      </w:r>
    </w:p>
    <w:p w14:paraId="3360A293" w14:textId="3127AEDD" w:rsidR="00C47A5F" w:rsidRDefault="00C47A5F" w:rsidP="00C47A5F">
      <w:pPr>
        <w:pStyle w:val="ListParagraph"/>
        <w:numPr>
          <w:ilvl w:val="0"/>
          <w:numId w:val="1"/>
        </w:numPr>
      </w:pPr>
      <w:r>
        <w:t xml:space="preserve">Aquatic insects very important to egg-laying females </w:t>
      </w:r>
      <w:r>
        <w:fldChar w:fldCharType="begin"/>
      </w:r>
      <w:r>
        <w:instrText xml:space="preserve"> ADDIN ZOTERO_ITEM CSL_CITATION {"citationID":"8ekKxpAG","properties":{"formattedCitation":"(Blancher &amp; McNicol, 1991)","plainCitation":"(Blancher &amp; McNicol, 1991)","noteIndex":0},"citationItems":[{"id":212,"uris":["http://zotero.org/users/3289625/items/C7UQ2FJ9"],"uri":["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schema":"https://github.com/citation-style-language/schema/raw/master/csl-citation.json"} </w:instrText>
      </w:r>
      <w:r>
        <w:fldChar w:fldCharType="separate"/>
      </w:r>
      <w:r>
        <w:rPr>
          <w:noProof/>
        </w:rPr>
        <w:t>(Blancher &amp; McNicol, 1991)</w:t>
      </w:r>
      <w:r>
        <w:fldChar w:fldCharType="end"/>
      </w:r>
    </w:p>
    <w:p w14:paraId="0BFE1642" w14:textId="2C55535C" w:rsidR="00C47A5F" w:rsidRDefault="00C47A5F" w:rsidP="00C47A5F"/>
    <w:p w14:paraId="606BC2EB" w14:textId="5A6C1A0B" w:rsidR="00C47A5F" w:rsidRDefault="00C47A5F" w:rsidP="00C47A5F">
      <w:r>
        <w:t xml:space="preserve">Nestlings: 64.9% of biomass of food was aquatic </w:t>
      </w:r>
      <w:r>
        <w:fldChar w:fldCharType="begin"/>
      </w:r>
      <w:r>
        <w:instrText xml:space="preserve"> ADDIN ZOTERO_ITEM CSL_CITATION {"citationID":"otLNuiFa","properties":{"formattedCitation":"(Blancher &amp; McNicol, 1991)","plainCitation":"(Blancher &amp; McNicol, 1991)","noteIndex":0},"citationItems":[{"id":212,"uris":["http://zotero.org/users/3289625/items/C7UQ2FJ9"],"uri":["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schema":"https://github.com/citation-style-language/schema/raw/master/csl-citation.json"} </w:instrText>
      </w:r>
      <w:r>
        <w:fldChar w:fldCharType="separate"/>
      </w:r>
      <w:r>
        <w:rPr>
          <w:noProof/>
        </w:rPr>
        <w:t>(Blancher &amp; McNicol, 1991)</w:t>
      </w:r>
      <w:r>
        <w:fldChar w:fldCharType="end"/>
      </w:r>
    </w:p>
    <w:p w14:paraId="002FF5F6" w14:textId="4AFB894D" w:rsidR="00C47A5F" w:rsidRDefault="00C47A5F" w:rsidP="00C47A5F"/>
    <w:p w14:paraId="2ECF2BE3" w14:textId="7EA4146E" w:rsidR="00C47A5F" w:rsidRDefault="00C47A5F" w:rsidP="00C47A5F">
      <w:r>
        <w:t xml:space="preserve">Sex of parent delivering food did not affect diet composition </w:t>
      </w:r>
      <w:r>
        <w:fldChar w:fldCharType="begin"/>
      </w:r>
      <w:r w:rsidR="00457876">
        <w:instrText xml:space="preserve"> ADDIN ZOTERO_ITEM CSL_CITATION {"citationID":"s4HaiV1b","properties":{"formattedCitation":"(McCarty &amp; Winkler, 1999)","plainCitation":"(McCarty &amp; Winkler, 1999)","noteIndex":0},"citationItems":[{"id":214,"uris":["http://zotero.org/users/3289625/items/HXE9JFUW"],"uri":["http://zotero.org/users/3289625/items/HXE9JFUW"],"itemData":{"id":214,"type":"article-journal","abstract":"We studiedthe foraging ecology of a population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fldChar w:fldCharType="separate"/>
      </w:r>
      <w:r w:rsidR="00457876">
        <w:rPr>
          <w:noProof/>
        </w:rPr>
        <w:t>(McCarty &amp; Winkler, 1999)</w:t>
      </w:r>
      <w:r>
        <w:fldChar w:fldCharType="end"/>
      </w:r>
    </w:p>
    <w:p w14:paraId="00FB51B9" w14:textId="447AD6E9" w:rsidR="00457876" w:rsidRDefault="00457876" w:rsidP="00C47A5F"/>
    <w:p w14:paraId="37938508" w14:textId="66B76BFB" w:rsidR="00457876" w:rsidRDefault="00457876" w:rsidP="00C47A5F">
      <w:r>
        <w:t xml:space="preserve">Insect abundance did not change systematically with date during provisioning period, though there is large day-to-day variation </w:t>
      </w:r>
      <w:r>
        <w:fldChar w:fldCharType="begin"/>
      </w:r>
      <w:r>
        <w:instrText xml:space="preserve"> ADDIN ZOTERO_ITEM CSL_CITATION {"citationID":"A6NIuN4j","properties":{"formattedCitation":"(McCarty &amp; Winkler, 1999)","plainCitation":"(McCarty &amp; Winkler, 1999)","noteIndex":0},"citationItems":[{"id":214,"uris":["http://zotero.org/users/3289625/items/HXE9JFUW"],"uri":["http://zotero.org/users/3289625/items/HXE9JFUW"],"itemData":{"id":214,"type":"article-journal","abstract":"We studiedthe foraging ecology of a population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fldChar w:fldCharType="separate"/>
      </w:r>
      <w:r>
        <w:rPr>
          <w:noProof/>
        </w:rPr>
        <w:t>(McCarty &amp; Winkler, 1999)</w:t>
      </w:r>
      <w:r>
        <w:fldChar w:fldCharType="end"/>
      </w:r>
    </w:p>
    <w:p w14:paraId="25B6762B" w14:textId="63E01E5E" w:rsidR="00F63340" w:rsidRDefault="00F63340" w:rsidP="00C47A5F"/>
    <w:p w14:paraId="27F9F8AE" w14:textId="0184F0AE" w:rsidR="00F63340" w:rsidRDefault="00F63340" w:rsidP="00C47A5F">
      <w:r>
        <w:t xml:space="preserve">In a field in Western Michigan, there were fewer aquatic insects in the diets of tree swallows </w:t>
      </w:r>
      <w:r w:rsidR="00456029">
        <w:fldChar w:fldCharType="begin"/>
      </w:r>
      <w:r w:rsidR="00456029">
        <w:instrText xml:space="preserve"> ADDIN ZOTERO_ITEM CSL_CITATION {"citationID":"HLOD2eGW","properties":{"formattedCitation":"(Johnson &amp; Lombardo, 2000)","plainCitation":"(Johnson &amp; Lombardo, 2000)","noteIndex":0},"citationItems":[{"id":218,"uris":["http://zotero.org/users/3289625/items/VIT37ICZ"],"uri":["http://zotero.org/users/3289625/items/VIT37ICZ"],"itemData":{"id":218,"type":"article-journal","abstract":"We collected and identiﬁed 1852 prey items from 89 boluses delivered to 62 nestling tree swallows (Tachycineta bicolor) at 14 nests in an upland old ﬁeld in western Michigan. We found that 90.8% of nestling diets was insects from the Orders Diptera, Homoptera, Hymenoptera and Coleoptera. We also found clam and snail shells in boluses. Over the most common brood sizes of 4–6 nestlings, brood size was inversely proportional to the number of items per bolus delivered to nestlings although mean dry and mean organic weight of boluses did not differ. Bolus composition was not inﬂuenced by weather conditions. Nestling diets at our study site were similar in the proportions of many prey items, such as Diptera and Homoptera, to tree swallow nestling diets in other habitats but contained fewer aquatic forms such as Odonata and Ephemeroptera.","container-title":"The American Midland Naturalist","DOI":"10.1674/0003-0031(2000)144[0216:NTSTBD]2.0.CO;2","ISSN":"0003-0031, 1938-4238","issue":"1","journalAbbreviation":"The American Midland Naturalist","language":"en","page":"216-219","source":"DOI.org (Crossref)","title":"Nestling Tree Swallow (Tachycineta bicolor) Diets in an Upland Old Field in Western Michigan","volume":"144","author":[{"family":"Johnson","given":"Matthew E."},{"family":"Lombardo","given":"Michael P."}],"issued":{"date-parts":[["2000",7]]}}}],"schema":"https://github.com/citation-style-language/schema/raw/master/csl-citation.json"} </w:instrText>
      </w:r>
      <w:r w:rsidR="00456029">
        <w:fldChar w:fldCharType="separate"/>
      </w:r>
      <w:r w:rsidR="00456029">
        <w:rPr>
          <w:noProof/>
        </w:rPr>
        <w:t>(Johnson &amp; Lombardo, 2000)</w:t>
      </w:r>
      <w:r w:rsidR="00456029">
        <w:fldChar w:fldCharType="end"/>
      </w:r>
    </w:p>
    <w:p w14:paraId="64120512" w14:textId="225976C8" w:rsidR="0022090A" w:rsidRDefault="0022090A" w:rsidP="00C47A5F"/>
    <w:p w14:paraId="5D2EA388" w14:textId="259F6EA1" w:rsidR="0022090A" w:rsidRDefault="0022090A" w:rsidP="00C47A5F">
      <w:r>
        <w:t xml:space="preserve">Nestlings got fed sometimes as low as 40% aquatic insects, even if boxes were close to water. Consumption of a higher proportion of terrestrial insects did not seem to affect survival or growth </w:t>
      </w:r>
      <w:r>
        <w:fldChar w:fldCharType="begin"/>
      </w:r>
      <w:r>
        <w:instrText xml:space="preserve"> ADDIN ZOTERO_ITEM CSL_CITATION {"citationID":"Rkq6gDim","properties":{"formattedCitation":"(Godwin et al., 2019)","plainCitation":"(Godwin et al., 2019)","noteIndex":0},"citationItems":[{"id":224,"uris":["http://zotero.org/users/3289625/items/C3N5F493"],"uri":["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 &lt;i&gt;Tachycineta bicolor&lt;/i&gt; )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Pr>
          <w:noProof/>
        </w:rPr>
        <w:t>(Godwin et al., 2019)</w:t>
      </w:r>
      <w:r>
        <w:fldChar w:fldCharType="end"/>
      </w:r>
      <w:r>
        <w:t>.</w:t>
      </w:r>
    </w:p>
    <w:p w14:paraId="7063DCC5" w14:textId="421959F1" w:rsidR="0022090A" w:rsidRDefault="0022090A" w:rsidP="00C47A5F"/>
    <w:p w14:paraId="619C4D70" w14:textId="45C2D2F0" w:rsidR="0022090A" w:rsidRDefault="0022090A" w:rsidP="00C47A5F">
      <w:r>
        <w:t>Tree swallows do eat a lot of aquatic insects, but they also eat terrestrial insects in some places where they might be expected to eat aquatic insects</w:t>
      </w:r>
      <w:r w:rsidR="00F74213">
        <w:t>; sometimes there don’t seem to be any real predictors</w:t>
      </w:r>
      <w:r>
        <w:t xml:space="preserve"> </w:t>
      </w:r>
      <w:r w:rsidR="00F74213">
        <w:fldChar w:fldCharType="begin"/>
      </w:r>
      <w:r w:rsidR="00F74213">
        <w:instrText xml:space="preserve"> ADDIN ZOTERO_ITEM CSL_CITATION {"citationID":"dZrz4pNP","properties":{"formattedCitation":"(Beck et al., 2013)","plainCitation":"(Beck et al., 2013)","noteIndex":0},"citationItems":[{"id":226,"uris":["http://zotero.org/users/3289625/items/QTHGJAU5"],"uri":["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schema":"https://github.com/citation-style-language/schema/raw/master/csl-citation.json"} </w:instrText>
      </w:r>
      <w:r w:rsidR="00F74213">
        <w:fldChar w:fldCharType="separate"/>
      </w:r>
      <w:r w:rsidR="00F74213">
        <w:rPr>
          <w:noProof/>
        </w:rPr>
        <w:t>(Beck et al., 2013)</w:t>
      </w:r>
      <w:r w:rsidR="00F74213">
        <w:fldChar w:fldCharType="end"/>
      </w:r>
    </w:p>
    <w:p w14:paraId="5E3CCA01" w14:textId="1170E3F8" w:rsidR="00F60293" w:rsidRDefault="00F60293" w:rsidP="00C47A5F"/>
    <w:p w14:paraId="32E668F3" w14:textId="59B40C7B" w:rsidR="00F60293" w:rsidRDefault="00F60293" w:rsidP="00C47A5F">
      <w:r>
        <w:t xml:space="preserve">Adults had more aquatic orders in their diets than nestlings; nestlings had more diverse diets than adults </w:t>
      </w:r>
      <w:r>
        <w:fldChar w:fldCharType="begin"/>
      </w:r>
      <w:r>
        <w:instrText xml:space="preserve"> ADDIN ZOTERO_ITEM CSL_CITATION {"citationID":"MEZlI5qr","properties":{"formattedCitation":"(Michelson et al., 2018)","plainCitation":"(Michelson et al., 2018)","noteIndex":0},"citationItems":[{"id":232,"uris":["http://zotero.org/users/3289625/items/D6LCWL3V"],"uri":["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fldChar w:fldCharType="separate"/>
      </w:r>
      <w:r>
        <w:rPr>
          <w:noProof/>
        </w:rPr>
        <w:t>(Michelson et al., 2018)</w:t>
      </w:r>
      <w:r>
        <w:fldChar w:fldCharType="end"/>
      </w:r>
    </w:p>
    <w:sectPr w:rsidR="00F602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12A35"/>
    <w:multiLevelType w:val="hybridMultilevel"/>
    <w:tmpl w:val="CA581774"/>
    <w:lvl w:ilvl="0" w:tplc="1AFEEA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47"/>
    <w:rsid w:val="0022090A"/>
    <w:rsid w:val="00261937"/>
    <w:rsid w:val="00456029"/>
    <w:rsid w:val="00457876"/>
    <w:rsid w:val="006864A8"/>
    <w:rsid w:val="007D7C47"/>
    <w:rsid w:val="00C47A5F"/>
    <w:rsid w:val="00F60293"/>
    <w:rsid w:val="00F63340"/>
    <w:rsid w:val="00F742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2C7475"/>
  <w15:chartTrackingRefBased/>
  <w15:docId w15:val="{CD96C275-A453-4E41-BFEC-5C7DB134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A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Pages>
  <Words>3032</Words>
  <Characters>1728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2</cp:revision>
  <dcterms:created xsi:type="dcterms:W3CDTF">2021-04-21T14:32:00Z</dcterms:created>
  <dcterms:modified xsi:type="dcterms:W3CDTF">2021-04-2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qPSevMgt"/&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